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613D3">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613D3">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613D3">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4613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w:t>
      </w:r>
      <w:bookmarkStart w:id="154" w:name="_GoBack"/>
      <w:bookmarkEnd w:id="154"/>
      <w:r>
        <w:rPr>
          <w:lang w:val="en-US"/>
        </w:rPr>
        <w:t>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5781201"/>
      <w:r w:rsidRPr="00562157">
        <w:rPr>
          <w:lang w:val="en-US"/>
        </w:rPr>
        <w:t>Mở đầu</w:t>
      </w:r>
      <w:bookmarkEnd w:id="155"/>
      <w:bookmarkEnd w:id="156"/>
      <w:bookmarkEnd w:id="157"/>
      <w:bookmarkEnd w:id="158"/>
      <w:bookmarkEnd w:id="159"/>
      <w:bookmarkEnd w:id="160"/>
      <w:bookmarkEnd w:id="161"/>
      <w:bookmarkEnd w:id="162"/>
      <w:bookmarkEnd w:id="163"/>
    </w:p>
    <w:p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515781202"/>
      <w:bookmarkStart w:id="171" w:name="_Toc329630367"/>
      <w:bookmarkStart w:id="172" w:name="_Toc329635650"/>
      <w:r w:rsidRPr="00562157">
        <w:rPr>
          <w:lang w:val="en-US"/>
        </w:rPr>
        <w:t>Giới thiệu chung</w:t>
      </w:r>
      <w:bookmarkEnd w:id="166"/>
      <w:bookmarkEnd w:id="167"/>
      <w:bookmarkEnd w:id="168"/>
      <w:bookmarkEnd w:id="169"/>
      <w:bookmarkEnd w:id="170"/>
    </w:p>
    <w:p w:rsidR="00D53824" w:rsidRPr="00562157" w:rsidRDefault="00F80AB0" w:rsidP="00CD778B">
      <w:pPr>
        <w:pStyle w:val="Heading3"/>
      </w:pPr>
      <w:bookmarkStart w:id="173" w:name="_Toc515781203"/>
      <w:r>
        <w:t>Tangible và môi trường tương tác Tangible</w:t>
      </w:r>
      <w:bookmarkEnd w:id="173"/>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4613D3" w:rsidRDefault="00CE50E5" w:rsidP="002A0BE8">
      <w:pPr>
        <w:rPr>
          <w:color w:val="000000"/>
          <w:szCs w:val="26"/>
        </w:rPr>
      </w:pPr>
      <w:r w:rsidRPr="002A0BE8">
        <w:rPr>
          <w:color w:val="000000"/>
          <w:szCs w:val="26"/>
        </w:rPr>
        <w:t xml:space="preserve">Khảo sát về các cách tương tácvà thiết bị </w:t>
      </w:r>
      <w:r w:rsidR="004613D3">
        <w:rPr>
          <w:color w:val="000000"/>
          <w:szCs w:val="26"/>
        </w:rPr>
        <w:t>hỗ trợ T</w:t>
      </w:r>
      <w:r w:rsidRPr="002A0BE8">
        <w:rPr>
          <w:color w:val="000000"/>
          <w:szCs w:val="26"/>
        </w:rPr>
        <w:t>angible theo các dự án của MIT Media Lab – Tangible Media Group:</w:t>
      </w:r>
    </w:p>
    <w:p w:rsidR="002A0BE8" w:rsidRDefault="00B67720" w:rsidP="002A0BE8">
      <w:pPr>
        <w:rPr>
          <w:color w:val="000000"/>
          <w:szCs w:val="26"/>
        </w:rPr>
      </w:pPr>
      <w:r w:rsidRPr="002A0BE8">
        <w:rPr>
          <w:color w:val="000000"/>
          <w:szCs w:val="26"/>
        </w:rPr>
        <w:t>Bắt đầu từ những hệ thống đơn giản từ cuối thế kỉ 20 như hệ thống PingPongPlus</w:t>
      </w:r>
      <w:r w:rsidR="000D6295">
        <w:rPr>
          <w:color w:val="000000"/>
          <w:szCs w:val="26"/>
        </w:rPr>
        <w:t xml:space="preserve"> </w:t>
      </w:r>
      <w:r w:rsidR="000D6295">
        <w:rPr>
          <w:color w:val="000000"/>
          <w:szCs w:val="26"/>
        </w:rPr>
        <w:t>–</w:t>
      </w:r>
      <w:r w:rsidR="000D6295">
        <w:rPr>
          <w:color w:val="000000"/>
          <w:szCs w:val="26"/>
        </w:rPr>
        <w:t xml:space="preserve"> </w:t>
      </w:r>
      <w:r w:rsidR="000D6295">
        <w:rPr>
          <w:color w:val="000000"/>
          <w:szCs w:val="26"/>
        </w:rPr>
        <w:t>một hệ thống số hóa trò chơi Ping Pong cổ điển</w:t>
      </w:r>
      <w:r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Pr="002A0BE8">
        <w:rPr>
          <w:color w:val="000000"/>
          <w:szCs w:val="26"/>
        </w:rPr>
        <w:t>,</w:t>
      </w:r>
      <w:r w:rsidR="00EB6C8D">
        <w:rPr>
          <w:color w:val="000000"/>
          <w:szCs w:val="26"/>
        </w:rPr>
        <w:t xml:space="preserve"> các</w:t>
      </w:r>
      <w:r w:rsidRPr="002A0BE8">
        <w:rPr>
          <w:color w:val="000000"/>
          <w:szCs w:val="26"/>
        </w:rPr>
        <w:t xml:space="preserve"> tác giả đã dùng một mặt bàn tương tác</w:t>
      </w:r>
      <w:r w:rsidR="00EB6C8D">
        <w:rPr>
          <w:color w:val="000000"/>
          <w:szCs w:val="26"/>
        </w:rPr>
        <w:t xml:space="preserve"> có sự</w:t>
      </w:r>
      <w:r w:rsidRPr="002A0BE8">
        <w:rPr>
          <w:color w:val="000000"/>
          <w:szCs w:val="26"/>
        </w:rPr>
        <w:t xml:space="preserve"> kết hợp </w:t>
      </w:r>
      <w:r w:rsidR="00EB6C8D">
        <w:rPr>
          <w:color w:val="000000"/>
          <w:szCs w:val="26"/>
        </w:rPr>
        <w:t xml:space="preserve">của </w:t>
      </w:r>
      <w:r w:rsidRPr="002A0BE8">
        <w:rPr>
          <w:color w:val="000000"/>
          <w:szCs w:val="26"/>
        </w:rPr>
        <w:t xml:space="preserve">hệ thống cảm ứng va chạm được tích hợp vào bàn và công nghệ chiếu ảnh. </w:t>
      </w:r>
      <w:r w:rsidR="00EB6C8D">
        <w:rPr>
          <w:color w:val="000000"/>
          <w:szCs w:val="26"/>
        </w:rPr>
        <w:t>Ngày nay, c</w:t>
      </w:r>
      <w:r w:rsidRPr="002A0BE8">
        <w:rPr>
          <w:color w:val="000000"/>
          <w:szCs w:val="26"/>
        </w:rPr>
        <w:t>ác thiết bị Tangible ngày càng phát triển với nhiều kĩ thuật mới hơn được tích hợp vào như: giao diện tabletop tangible sử dụng nền tảng theo dõi đối tượng  (</w:t>
      </w:r>
      <w:r w:rsidR="00EB6C8D">
        <w:rPr>
          <w:color w:val="000000"/>
          <w:szCs w:val="26"/>
        </w:rPr>
        <w:t>o</w:t>
      </w:r>
      <w:r w:rsidRPr="002A0BE8">
        <w:rPr>
          <w:color w:val="000000"/>
          <w:szCs w:val="26"/>
        </w:rPr>
        <w:t>bject tracking platform)</w:t>
      </w:r>
      <w:r w:rsidR="00EB6C8D">
        <w:rPr>
          <w:color w:val="000000"/>
          <w:szCs w:val="26"/>
        </w:rPr>
        <w:t xml:space="preserve"> </w:t>
      </w:r>
      <w:r w:rsidR="00EB6C8D">
        <w:rPr>
          <w:color w:val="000000"/>
          <w:szCs w:val="26"/>
        </w:rPr>
        <w:lastRenderedPageBreak/>
        <w:t xml:space="preserve">- </w:t>
      </w:r>
      <w:r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Pr="002A0BE8">
        <w:rPr>
          <w:color w:val="000000"/>
          <w:szCs w:val="26"/>
        </w:rPr>
        <w:t>. Thêm vào đó</w:t>
      </w:r>
      <w:r w:rsidR="00EB6C8D">
        <w:rPr>
          <w:color w:val="000000"/>
          <w:szCs w:val="26"/>
        </w:rPr>
        <w:t>, với</w:t>
      </w:r>
      <w:r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Pr="002A0BE8">
        <w:rPr>
          <w:color w:val="000000"/>
          <w:szCs w:val="26"/>
        </w:rPr>
        <w:t xml:space="preserve"> thiết bị</w:t>
      </w:r>
      <w:r w:rsidR="00EB6C8D">
        <w:rPr>
          <w:color w:val="000000"/>
          <w:szCs w:val="26"/>
        </w:rPr>
        <w:t xml:space="preserve"> hỗ trợ </w:t>
      </w:r>
      <w:r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Pr="002A0BE8">
        <w:rPr>
          <w:color w:val="000000"/>
          <w:szCs w:val="26"/>
        </w:rPr>
        <w:t xml:space="preserve">hệ thống Kinected Conference </w:t>
      </w:r>
      <w:r w:rsidR="00EB6C8D">
        <w:rPr>
          <w:color w:val="000000"/>
          <w:szCs w:val="26"/>
        </w:rPr>
        <w:t>có thể</w:t>
      </w:r>
      <w:r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4" w:name="_Toc515781204"/>
      <w:r w:rsidRPr="009522C9">
        <w:t xml:space="preserve">Các kỹ thuật tương tác trong môi trường hỗ trợ tương tác </w:t>
      </w:r>
      <w:r>
        <w:t>T</w:t>
      </w:r>
      <w:r w:rsidRPr="009522C9">
        <w:t>angible</w:t>
      </w:r>
      <w:bookmarkEnd w:id="174"/>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5" w:name="_Ref517385107"/>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175"/>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Tương tác 1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p>
    <w:p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06591" cy="1757813"/>
                    </a:xfrm>
                    <a:prstGeom prst="rect">
                      <a:avLst/>
                    </a:prstGeom>
                  </pic:spPr>
                </pic:pic>
              </a:graphicData>
            </a:graphic>
          </wp:inline>
        </w:drawing>
      </w:r>
    </w:p>
    <w:p w:rsidR="002A4CF7" w:rsidRPr="003553BA" w:rsidRDefault="0055477A" w:rsidP="003553BA">
      <w:pPr>
        <w:pStyle w:val="Caption"/>
        <w:rPr>
          <w:lang w:val="en-US"/>
        </w:rPr>
      </w:pPr>
      <w:bookmarkStart w:id="176" w:name="_Ref517690495"/>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bookmarkEnd w:id="176"/>
      <w:r>
        <w:rPr>
          <w:noProof/>
        </w:rPr>
        <w:t xml:space="preserve"> </w:t>
      </w:r>
      <w:r w:rsidR="003553BA">
        <w:rPr>
          <w:noProof/>
        </w:rPr>
        <w:t>Đối tượng chiếu màu trắng (trái), Đồi tượng được chiếu hoa văn phụ thuộc vào vị trí và góc nhìn của người xem (giữa, phải) [11]</w:t>
      </w:r>
    </w:p>
    <w:p w:rsidR="00AD6866" w:rsidRDefault="00AD6866" w:rsidP="00AD6866">
      <w:pPr>
        <w:keepNext/>
        <w:spacing w:line="324" w:lineRule="auto"/>
        <w:jc w:val="center"/>
      </w:pPr>
      <w:r>
        <w:rPr>
          <w:noProof/>
        </w:rPr>
        <w:lastRenderedPageBreak/>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hiếu phố</w:t>
      </w:r>
      <w:r w:rsidR="00EA5C3B">
        <w:rPr>
          <w:noProof/>
        </w:rPr>
        <w:t>i</w:t>
      </w:r>
      <w:r>
        <w:rPr>
          <w:noProof/>
        </w:rPr>
        <w:t xml:space="preserve"> cảnh lên đĩa thức ăn</w:t>
      </w:r>
    </w:p>
    <w:p w:rsidR="00EA5C3B" w:rsidRPr="00EA5C3B" w:rsidRDefault="00EA5C3B" w:rsidP="00EA5C3B">
      <w:r>
        <w:t>Với kỹ th</w:t>
      </w:r>
      <w:r w:rsidR="001618E3">
        <w:t>ua6t</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w:t>
      </w:r>
      <w:r w:rsidRPr="006B665B">
        <w:lastRenderedPageBreak/>
        <w:t>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7" w:name="_Ref51712190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r>
        <w:t xml:space="preserve"> Hành động Flip</w:t>
      </w:r>
      <w:bookmarkEnd w:id="177"/>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8" w:name="_Ref51712234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r>
        <w:t xml:space="preserve"> Hành động Shake</w:t>
      </w:r>
      <w:bookmarkEnd w:id="178"/>
    </w:p>
    <w:p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w:t>
      </w:r>
      <w:r>
        <w:lastRenderedPageBreak/>
        <w:t>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9" w:name="_Ref517122918"/>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179"/>
      <w:r>
        <w:t xml:space="preserve"> Hành động Erect</w:t>
      </w:r>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80" w:name="_Ref517122931"/>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180"/>
      <w:r>
        <w:t xml:space="preserve"> Hành động Shake Down</w:t>
      </w:r>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1" w:name="_Ref517123046"/>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181"/>
      <w:r>
        <w:t xml:space="preserve"> Hành động Shake Up</w:t>
      </w:r>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2" w:name="_Toc359716061"/>
      <w:bookmarkStart w:id="183" w:name="_Toc360055355"/>
      <w:bookmarkStart w:id="184" w:name="_Toc360417474"/>
      <w:bookmarkStart w:id="185" w:name="_Toc360417654"/>
      <w:bookmarkStart w:id="186" w:name="_Toc515781205"/>
      <w:bookmarkEnd w:id="171"/>
      <w:bookmarkEnd w:id="172"/>
      <w:r w:rsidRPr="00562157">
        <w:rPr>
          <w:lang w:val="en-US"/>
        </w:rPr>
        <w:lastRenderedPageBreak/>
        <w:t>Lý do thực hiện đề tài</w:t>
      </w:r>
      <w:bookmarkEnd w:id="182"/>
      <w:bookmarkEnd w:id="183"/>
      <w:bookmarkEnd w:id="184"/>
      <w:bookmarkEnd w:id="185"/>
      <w:bookmarkEnd w:id="186"/>
    </w:p>
    <w:p w:rsidR="008F7757" w:rsidRDefault="002245C9" w:rsidP="00386D5A">
      <w:bookmarkStart w:id="187" w:name="_Toc359716062"/>
      <w:bookmarkStart w:id="188" w:name="_Toc360055356"/>
      <w:bookmarkStart w:id="189" w:name="_Toc360417475"/>
      <w:bookmarkStart w:id="190"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1" w:name="_Toc515781206"/>
      <w:r w:rsidRPr="00562157">
        <w:rPr>
          <w:lang w:val="en-US"/>
        </w:rPr>
        <w:lastRenderedPageBreak/>
        <w:t>Mục tiêu đề tài</w:t>
      </w:r>
      <w:bookmarkEnd w:id="187"/>
      <w:bookmarkEnd w:id="188"/>
      <w:bookmarkEnd w:id="189"/>
      <w:bookmarkEnd w:id="190"/>
      <w:bookmarkEnd w:id="191"/>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lastRenderedPageBreak/>
        <w:t>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kinect lắp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2" w:name="_Toc359938280"/>
      <w:bookmarkStart w:id="193" w:name="_Toc360055357"/>
      <w:bookmarkStart w:id="194" w:name="_Toc360417476"/>
      <w:bookmarkStart w:id="195" w:name="_Toc360417656"/>
      <w:bookmarkStart w:id="196" w:name="_Toc515781207"/>
      <w:r w:rsidRPr="00562157">
        <w:rPr>
          <w:lang w:val="en-US"/>
        </w:rPr>
        <w:t>Nội dung luận văn</w:t>
      </w:r>
      <w:bookmarkEnd w:id="192"/>
      <w:bookmarkEnd w:id="193"/>
      <w:bookmarkEnd w:id="194"/>
      <w:bookmarkEnd w:id="195"/>
      <w:bookmarkEnd w:id="196"/>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lastRenderedPageBreak/>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7" w:name="_Toc201850495"/>
      <w:bookmarkEnd w:id="153"/>
      <w:bookmarkEnd w:id="164"/>
      <w:bookmarkEnd w:id="165"/>
      <w:r w:rsidRPr="00562157">
        <w:rPr>
          <w:lang w:val="en-US"/>
        </w:rPr>
        <w:lastRenderedPageBreak/>
        <w:br/>
      </w:r>
      <w:bookmarkStart w:id="198" w:name="_Toc515781208"/>
      <w:bookmarkStart w:id="199" w:name="_Toc359938291"/>
      <w:r w:rsidR="00F96E68">
        <w:rPr>
          <w:lang w:val="en-US"/>
        </w:rPr>
        <w:t>Các phương pháp nhận dạng vật thể</w:t>
      </w:r>
      <w:bookmarkEnd w:id="198"/>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00" w:name="_Toc359716065"/>
      <w:bookmarkStart w:id="201" w:name="_Toc360055359"/>
      <w:bookmarkStart w:id="202" w:name="_Toc360417478"/>
      <w:bookmarkStart w:id="203" w:name="_Toc360417658"/>
      <w:bookmarkStart w:id="204" w:name="_Toc515781209"/>
      <w:r w:rsidRPr="00562157">
        <w:rPr>
          <w:lang w:val="en-US"/>
        </w:rPr>
        <w:t>T</w:t>
      </w:r>
      <w:bookmarkEnd w:id="200"/>
      <w:bookmarkEnd w:id="201"/>
      <w:bookmarkEnd w:id="202"/>
      <w:bookmarkEnd w:id="203"/>
      <w:r w:rsidR="00F96E68">
        <w:rPr>
          <w:lang w:val="en-US"/>
        </w:rPr>
        <w:t xml:space="preserve">ổng quan về </w:t>
      </w:r>
      <w:r w:rsidR="007720AB">
        <w:rPr>
          <w:lang w:val="en-US"/>
        </w:rPr>
        <w:t xml:space="preserve">vấn đề </w:t>
      </w:r>
      <w:r w:rsidR="00F96E68">
        <w:rPr>
          <w:lang w:val="en-US"/>
        </w:rPr>
        <w:t>nhận dạng</w:t>
      </w:r>
      <w:bookmarkEnd w:id="204"/>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5" w:name="_Toc515781210"/>
      <w:bookmarkStart w:id="206" w:name="_Ref516434052"/>
      <w:r>
        <w:rPr>
          <w:lang w:val="en-US"/>
        </w:rPr>
        <w:t xml:space="preserve">Nhận dạng vật bằng </w:t>
      </w:r>
      <w:bookmarkEnd w:id="205"/>
      <w:r w:rsidR="00773F55">
        <w:rPr>
          <w:lang w:val="en-US"/>
        </w:rPr>
        <w:t>ảnh màu</w:t>
      </w:r>
      <w:bookmarkEnd w:id="206"/>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E416AE" w:rsidRDefault="004613D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4613D3" w:rsidRPr="00E416AE" w:rsidRDefault="004613D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4613D3" w:rsidRPr="00E416AE" w:rsidRDefault="004613D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4613D3" w:rsidRPr="00E416AE" w:rsidRDefault="004613D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4613D3" w:rsidRPr="00E416AE" w:rsidRDefault="004613D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4613D3" w:rsidRPr="00E416AE" w:rsidRDefault="004613D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4613D3" w:rsidRPr="00E416AE" w:rsidRDefault="004613D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4613D3" w:rsidRPr="00E416AE" w:rsidRDefault="004613D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7"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7"/>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4"/>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5"/>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6"/>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7"/>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4613D3" w:rsidRPr="00CA5CE2" w:rsidRDefault="004613D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4613D3" w:rsidRPr="00AB63EF" w:rsidRDefault="004613D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4613D3" w:rsidRPr="00CA5CE2" w:rsidRDefault="004613D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4613D3" w:rsidRPr="00CA5CE2" w:rsidRDefault="004613D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8"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9"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0"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1"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4613D3" w:rsidRPr="00CA5CE2" w:rsidRDefault="004613D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4613D3" w:rsidRPr="00AB63EF" w:rsidRDefault="004613D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613D3" w:rsidRPr="00CA5CE2" w:rsidRDefault="004613D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4613D3" w:rsidRPr="00CA5CE2" w:rsidRDefault="004613D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8" w:name="_Ref515734210"/>
      <w:bookmarkStart w:id="209" w:name="_Toc51578124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208"/>
      <w:r>
        <w:t xml:space="preserve"> </w:t>
      </w:r>
      <w:r w:rsidRPr="00DF6483">
        <w:rPr>
          <w:noProof/>
        </w:rPr>
        <w:t>Kết quả các bước trong quy trình nhận dạng vật thể</w:t>
      </w:r>
      <w:bookmarkEnd w:id="209"/>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10" w:name="_Ref515734699"/>
      <w:bookmarkStart w:id="211" w:name="_Toc51578124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10"/>
      <w:r>
        <w:t xml:space="preserve"> </w:t>
      </w:r>
      <w:r>
        <w:rPr>
          <w:noProof/>
        </w:rPr>
        <w:t>Ví dụ về toán tử erosion</w:t>
      </w:r>
      <w:bookmarkEnd w:id="211"/>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2" w:name="_Toc515781211"/>
      <w:bookmarkStart w:id="213" w:name="_Ref516434167"/>
      <w:bookmarkStart w:id="214" w:name="_Toc360055368"/>
      <w:bookmarkStart w:id="215" w:name="_Toc360417489"/>
      <w:bookmarkStart w:id="216" w:name="_Toc360417669"/>
      <w:r>
        <w:rPr>
          <w:lang w:val="en-US"/>
        </w:rPr>
        <w:t>Áp dụng Vuforia trong việc nhận dạng</w:t>
      </w:r>
      <w:bookmarkEnd w:id="212"/>
      <w:bookmarkEnd w:id="213"/>
    </w:p>
    <w:p w:rsidR="00EF25CE" w:rsidRDefault="00343509" w:rsidP="00EF25CE">
      <w:pPr>
        <w:pStyle w:val="Heading3"/>
      </w:pPr>
      <w:bookmarkStart w:id="217" w:name="_Toc515781212"/>
      <w:r>
        <w:t>Giới thiệu</w:t>
      </w:r>
      <w:bookmarkEnd w:id="217"/>
    </w:p>
    <w:p w:rsidR="00343509" w:rsidRDefault="00343509" w:rsidP="00343509">
      <w:pPr>
        <w:pStyle w:val="Heading3"/>
      </w:pPr>
      <w:bookmarkStart w:id="218" w:name="_Toc515781213"/>
      <w:r>
        <w:t>Các vấn đề kỹ thuật khi sử dụng Vuforia</w:t>
      </w:r>
      <w:bookmarkEnd w:id="218"/>
    </w:p>
    <w:p w:rsidR="004B4F6E" w:rsidRPr="004B4F6E" w:rsidRDefault="004B4F6E" w:rsidP="00985194">
      <w:pPr>
        <w:pStyle w:val="KetLuan"/>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3"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9" w:name="_Ref515735014"/>
      <w:bookmarkStart w:id="220" w:name="_Toc51578124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219"/>
      <w:r>
        <w:rPr>
          <w:noProof/>
        </w:rPr>
        <w:t xml:space="preserve"> Đăng kí tài khoản Vuforia</w:t>
      </w:r>
      <w:bookmarkEnd w:id="220"/>
    </w:p>
    <w:p w:rsidR="00343509" w:rsidRDefault="00343509" w:rsidP="00343509">
      <w:pPr>
        <w:rPr>
          <w:rStyle w:val="Hyperlink"/>
          <w:szCs w:val="26"/>
        </w:rPr>
      </w:pPr>
      <w:r>
        <w:t xml:space="preserve">Sau khi xác nhận tài khoản, ta đăng nhập vào hệ thống với đường dẫn: </w:t>
      </w:r>
      <w:hyperlink r:id="rId25"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6"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21" w:name="_Ref515735067"/>
      <w:bookmarkStart w:id="222" w:name="_Toc51578124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221"/>
      <w:r>
        <w:t xml:space="preserve"> </w:t>
      </w:r>
      <w:r w:rsidRPr="00326863">
        <w:rPr>
          <w:noProof/>
        </w:rPr>
        <w:t>Cho phép sử dụng Vuforia trong project</w:t>
      </w:r>
      <w:bookmarkEnd w:id="222"/>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3" w:name="_Ref515735201"/>
      <w:bookmarkStart w:id="224" w:name="_Toc51578124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23"/>
      <w:r>
        <w:rPr>
          <w:noProof/>
        </w:rPr>
        <w:t xml:space="preserve"> Giao diện lấy App Key</w:t>
      </w:r>
      <w:bookmarkEnd w:id="224"/>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5" w:name="_Ref515735289"/>
      <w:bookmarkStart w:id="226" w:name="_Toc51578125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25"/>
      <w:r>
        <w:rPr>
          <w:noProof/>
        </w:rPr>
        <w:t xml:space="preserve"> </w:t>
      </w:r>
      <w:r>
        <w:t>Gắn App Key vào project</w:t>
      </w:r>
      <w:bookmarkEnd w:id="226"/>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0"/>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1"/>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2"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3" o:title="" croptop="-1f" cropbottom="-1f"/>
                </v:shape>
                <w10:anchorlock/>
              </v:group>
            </w:pict>
          </mc:Fallback>
        </mc:AlternateContent>
      </w:r>
    </w:p>
    <w:p w:rsidR="004B4F6E" w:rsidRDefault="004B4F6E" w:rsidP="004B4F6E">
      <w:pPr>
        <w:pStyle w:val="Caption"/>
      </w:pPr>
      <w:bookmarkStart w:id="227" w:name="_Ref515735424"/>
      <w:bookmarkStart w:id="228" w:name="_Toc51578125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227"/>
      <w:r>
        <w:rPr>
          <w:noProof/>
        </w:rPr>
        <w:t xml:space="preserve"> Tạo Database hình ảnh nhận diện</w:t>
      </w:r>
      <w:bookmarkEnd w:id="228"/>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anchorlock/>
              </v:group>
            </w:pict>
          </mc:Fallback>
        </mc:AlternateContent>
      </w:r>
    </w:p>
    <w:p w:rsidR="004B4F6E" w:rsidRDefault="004B4F6E" w:rsidP="004B4F6E">
      <w:pPr>
        <w:pStyle w:val="Caption"/>
      </w:pPr>
      <w:bookmarkStart w:id="229" w:name="_Ref515735487"/>
      <w:bookmarkStart w:id="230" w:name="_Toc51578125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229"/>
      <w:r>
        <w:rPr>
          <w:noProof/>
        </w:rPr>
        <w:t xml:space="preserve"> Tải Database về project</w:t>
      </w:r>
      <w:bookmarkEnd w:id="230"/>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31" w:name="_Toc515781253"/>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r>
        <w:rPr>
          <w:noProof/>
        </w:rPr>
        <w:t xml:space="preserve"> </w:t>
      </w:r>
      <w:r>
        <w:t>Chọn Target theo hình ảnh từ Database</w:t>
      </w:r>
      <w:bookmarkEnd w:id="231"/>
    </w:p>
    <w:p w:rsidR="004B4F6E" w:rsidRDefault="004B4F6E" w:rsidP="00985194">
      <w:pPr>
        <w:pStyle w:val="KetLuan"/>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w10:anchorlock/>
              </v:group>
            </w:pict>
          </mc:Fallback>
        </mc:AlternateContent>
      </w:r>
    </w:p>
    <w:p w:rsidR="004B4F6E" w:rsidRDefault="004B4F6E" w:rsidP="004B4F6E">
      <w:pPr>
        <w:pStyle w:val="Caption"/>
        <w:rPr>
          <w:noProof/>
        </w:rPr>
      </w:pPr>
      <w:bookmarkStart w:id="232" w:name="_Ref515735859"/>
      <w:bookmarkStart w:id="233" w:name="_Toc51578125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232"/>
      <w:r>
        <w:t xml:space="preserve"> </w:t>
      </w:r>
      <w:r>
        <w:rPr>
          <w:noProof/>
        </w:rPr>
        <w:t>Dựa vào độ tương phản</w:t>
      </w:r>
      <w:bookmarkEnd w:id="233"/>
      <w:r>
        <w:rPr>
          <w:noProof/>
        </w:rPr>
        <w:t xml:space="preserve"> </w:t>
      </w:r>
    </w:p>
    <w:p w:rsidR="004B4F6E" w:rsidRDefault="004B4F6E" w:rsidP="004B4F6E">
      <w:pPr>
        <w:pStyle w:val="Caption"/>
      </w:pPr>
      <w:r>
        <w:rPr>
          <w:noProof/>
        </w:rPr>
        <w:t xml:space="preserve">Nguồn : </w:t>
      </w:r>
      <w:hyperlink r:id="rId47"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anchorlock/>
              </v:group>
            </w:pict>
          </mc:Fallback>
        </mc:AlternateContent>
      </w:r>
    </w:p>
    <w:p w:rsidR="004B4F6E" w:rsidRDefault="004B4F6E" w:rsidP="004B4F6E">
      <w:pPr>
        <w:pStyle w:val="Caption"/>
        <w:rPr>
          <w:noProof/>
        </w:rPr>
      </w:pPr>
      <w:bookmarkStart w:id="234" w:name="_Ref515735880"/>
      <w:bookmarkStart w:id="235" w:name="_Toc51578125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1</w:t>
      </w:r>
      <w:r w:rsidR="0055477A">
        <w:fldChar w:fldCharType="end"/>
      </w:r>
      <w:bookmarkEnd w:id="234"/>
      <w:r>
        <w:rPr>
          <w:noProof/>
        </w:rPr>
        <w:t xml:space="preserve"> </w:t>
      </w:r>
      <w:r>
        <w:t>Độ tương phản ảnh Grayscale tương ứng với histogram</w:t>
      </w:r>
      <w:bookmarkEnd w:id="235"/>
      <w:r>
        <w:t xml:space="preserve"> </w:t>
      </w:r>
    </w:p>
    <w:p w:rsidR="004B4F6E" w:rsidRDefault="004B4F6E" w:rsidP="004B4F6E">
      <w:pPr>
        <w:pStyle w:val="Caption"/>
      </w:pPr>
      <w:r>
        <w:rPr>
          <w:noProof/>
        </w:rPr>
        <w:t xml:space="preserve">Nguồn : </w:t>
      </w:r>
      <w:hyperlink r:id="rId56"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6" w:name="_Toc515781214"/>
      <w:bookmarkStart w:id="237" w:name="_Ref516434178"/>
      <w:r>
        <w:rPr>
          <w:lang w:val="en-US"/>
        </w:rPr>
        <w:lastRenderedPageBreak/>
        <w:t>Áp dụng Kinect trong việc nhận dạng</w:t>
      </w:r>
      <w:bookmarkEnd w:id="236"/>
      <w:bookmarkEnd w:id="237"/>
    </w:p>
    <w:p w:rsidR="00F96E68" w:rsidRDefault="00806B50" w:rsidP="00F96E68">
      <w:pPr>
        <w:pStyle w:val="Heading3"/>
      </w:pPr>
      <w:bookmarkStart w:id="238" w:name="_Toc515781215"/>
      <w:r>
        <w:t>Giới thiệu</w:t>
      </w:r>
      <w:r w:rsidR="00F96E68" w:rsidRPr="00562157">
        <w:t xml:space="preserve"> Kinect</w:t>
      </w:r>
      <w:bookmarkEnd w:id="238"/>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9" w:name="_Ref515779503"/>
      <w:bookmarkStart w:id="240" w:name="_Ref515779484"/>
      <w:bookmarkStart w:id="241" w:name="_Toc51578125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2</w:t>
      </w:r>
      <w:r w:rsidR="0055477A">
        <w:fldChar w:fldCharType="end"/>
      </w:r>
      <w:bookmarkEnd w:id="239"/>
      <w:r>
        <w:rPr>
          <w:noProof/>
        </w:rPr>
        <w:t xml:space="preserve"> Cấu tạo Kinect v2</w:t>
      </w:r>
      <w:bookmarkEnd w:id="240"/>
      <w:bookmarkEnd w:id="241"/>
      <w:r>
        <w:rPr>
          <w:noProof/>
        </w:rPr>
        <w:t xml:space="preserve"> </w:t>
      </w:r>
    </w:p>
    <w:p w:rsidR="00806B50" w:rsidRPr="00806B50" w:rsidRDefault="00806B50" w:rsidP="00806B50">
      <w:pPr>
        <w:pStyle w:val="Caption"/>
      </w:pPr>
      <w:r>
        <w:rPr>
          <w:noProof/>
        </w:rPr>
        <w:lastRenderedPageBreak/>
        <w:t xml:space="preserve">Nguồn : </w:t>
      </w:r>
      <w:hyperlink r:id="rId58"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2" w:name="_Toc515781216"/>
      <w:r>
        <w:t>Cấu tạo Kinect v2</w:t>
      </w:r>
      <w:bookmarkEnd w:id="242"/>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Emitters: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43180">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3" w:name="_Toc51578125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3</w:t>
      </w:r>
      <w:r w:rsidR="0055477A">
        <w:fldChar w:fldCharType="end"/>
      </w:r>
      <w:r>
        <w:rPr>
          <w:noProof/>
        </w:rPr>
        <w:t xml:space="preserve"> Image stream Kinectv2</w:t>
      </w:r>
      <w:bookmarkEnd w:id="243"/>
    </w:p>
    <w:p w:rsidR="00806B50" w:rsidRPr="007C0B87" w:rsidRDefault="00806B50" w:rsidP="00806B50">
      <w:pPr>
        <w:pStyle w:val="Caption"/>
        <w:rPr>
          <w:sz w:val="26"/>
          <w:szCs w:val="26"/>
        </w:rPr>
      </w:pPr>
      <w:r>
        <w:rPr>
          <w:noProof/>
        </w:rPr>
        <w:t xml:space="preserve">Nguồn : </w:t>
      </w:r>
      <w:hyperlink r:id="rId60"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4" w:name="_Toc51578125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4</w:t>
      </w:r>
      <w:r w:rsidR="0055477A">
        <w:fldChar w:fldCharType="end"/>
      </w:r>
      <w:r>
        <w:rPr>
          <w:noProof/>
        </w:rPr>
        <w:t xml:space="preserve"> Depth stream kinectv2</w:t>
      </w:r>
      <w:bookmarkEnd w:id="244"/>
    </w:p>
    <w:p w:rsidR="00806B50" w:rsidRDefault="00806B50" w:rsidP="00806B50">
      <w:pPr>
        <w:pStyle w:val="Caption"/>
        <w:rPr>
          <w:szCs w:val="26"/>
        </w:rPr>
      </w:pPr>
      <w:r>
        <w:rPr>
          <w:noProof/>
        </w:rPr>
        <w:t xml:space="preserve">Nguồn : </w:t>
      </w:r>
      <w:hyperlink r:id="rId62"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5" w:name="_Toc51578125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5</w:t>
      </w:r>
      <w:r w:rsidR="0055477A">
        <w:fldChar w:fldCharType="end"/>
      </w:r>
      <w:r>
        <w:t xml:space="preserve"> Body stream Kinectv2</w:t>
      </w:r>
      <w:bookmarkEnd w:id="245"/>
      <w:r>
        <w:t xml:space="preserve"> </w:t>
      </w:r>
    </w:p>
    <w:p w:rsidR="00806B50" w:rsidRPr="00806B50" w:rsidRDefault="00806B50" w:rsidP="00806B50">
      <w:pPr>
        <w:pStyle w:val="Caption"/>
      </w:pPr>
      <w:r>
        <w:t xml:space="preserve">Nguồn : </w:t>
      </w:r>
      <w:hyperlink r:id="rId64"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6" w:name="_Toc515781217"/>
      <w:r>
        <w:t xml:space="preserve">Các vấn đề kỹ thuật khi sử dụng </w:t>
      </w:r>
      <w:r w:rsidR="003A4765">
        <w:t>K</w:t>
      </w:r>
      <w:r>
        <w:t>inect</w:t>
      </w:r>
      <w:bookmarkEnd w:id="246"/>
    </w:p>
    <w:p w:rsidR="00F96E68" w:rsidRDefault="005A6D20" w:rsidP="00985194">
      <w:pPr>
        <w:pStyle w:val="KetLuan"/>
      </w:pPr>
      <w:r>
        <w:t xml:space="preserve">Lấy </w:t>
      </w:r>
      <w:r w:rsidR="003A4765">
        <w:t>các kênh ảnh từ k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7" w:name="_Toc515781218"/>
      <w:r w:rsidRPr="00562157">
        <w:rPr>
          <w:lang w:val="en-US"/>
        </w:rPr>
        <w:lastRenderedPageBreak/>
        <w:t>Kết luận</w:t>
      </w:r>
      <w:bookmarkEnd w:id="199"/>
      <w:bookmarkEnd w:id="214"/>
      <w:bookmarkEnd w:id="215"/>
      <w:bookmarkEnd w:id="216"/>
      <w:bookmarkEnd w:id="247"/>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8" w:name="_Toc135628205"/>
      <w:bookmarkStart w:id="249" w:name="_Toc110054639"/>
      <w:bookmarkEnd w:id="197"/>
      <w:r w:rsidRPr="00562157">
        <w:rPr>
          <w:lang w:val="en-US"/>
        </w:rPr>
        <w:lastRenderedPageBreak/>
        <w:br/>
      </w:r>
      <w:bookmarkStart w:id="250" w:name="_Toc359938292"/>
      <w:bookmarkStart w:id="251" w:name="_Ref360048653"/>
      <w:bookmarkStart w:id="252" w:name="_Ref360048658"/>
      <w:bookmarkStart w:id="253" w:name="_Ref360048674"/>
      <w:bookmarkStart w:id="254" w:name="_Ref360048703"/>
      <w:bookmarkStart w:id="255" w:name="_Toc360055369"/>
      <w:bookmarkStart w:id="256" w:name="_Toc360417490"/>
      <w:bookmarkStart w:id="257" w:name="_Toc360417670"/>
      <w:bookmarkStart w:id="258" w:name="_Ref360666815"/>
      <w:bookmarkStart w:id="259" w:name="_Toc515781219"/>
      <w:bookmarkStart w:id="260" w:name="_Ref266112121"/>
      <w:r w:rsidR="00436DB7" w:rsidRPr="00562157">
        <w:rPr>
          <w:lang w:val="en-US"/>
        </w:rPr>
        <w:t xml:space="preserve">Các vấn đề </w:t>
      </w:r>
      <w:bookmarkEnd w:id="250"/>
      <w:bookmarkEnd w:id="251"/>
      <w:bookmarkEnd w:id="252"/>
      <w:bookmarkEnd w:id="253"/>
      <w:bookmarkEnd w:id="254"/>
      <w:bookmarkEnd w:id="255"/>
      <w:bookmarkEnd w:id="256"/>
      <w:bookmarkEnd w:id="257"/>
      <w:bookmarkEnd w:id="258"/>
      <w:r w:rsidR="00261AD8">
        <w:rPr>
          <w:lang w:val="en-US"/>
        </w:rPr>
        <w:t xml:space="preserve">kỹ thuật </w:t>
      </w:r>
      <w:bookmarkEnd w:id="259"/>
      <w:r w:rsidR="00762D5C">
        <w:rPr>
          <w:lang w:val="en-US"/>
        </w:rPr>
        <w:t>và giải pháp về đồ họa</w:t>
      </w:r>
    </w:p>
    <w:p w:rsidR="00FF7D82" w:rsidRPr="00562157" w:rsidRDefault="00994A77" w:rsidP="00145D23">
      <w:pPr>
        <w:pStyle w:val="ChapterSummary"/>
        <w:rPr>
          <w:lang w:val="en-US"/>
        </w:rPr>
      </w:pPr>
      <w:bookmarkStart w:id="261" w:name="_Toc267345950"/>
      <w:bookmarkEnd w:id="26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62"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3" w:name="_Ref515742325"/>
      <w:bookmarkStart w:id="264" w:name="_Toc515781260"/>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t xml:space="preserve"> </w:t>
      </w:r>
      <w:r>
        <w:rPr>
          <w:noProof/>
        </w:rPr>
        <w:t>Giao diện Unity Engine</w:t>
      </w:r>
      <w:bookmarkEnd w:id="263"/>
      <w:bookmarkEnd w:id="264"/>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 xml:space="preserve">viết kịch bản bằng các ngôn ngữ JavaScript, C # hoặc </w:t>
      </w:r>
      <w:r w:rsidRPr="00BC4DEB">
        <w:lastRenderedPageBreak/>
        <w:t>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t>Các vấn đề kỹ thuật và giải pháp trong Unity</w:t>
      </w:r>
      <w:bookmarkEnd w:id="262"/>
    </w:p>
    <w:p w:rsidR="00994A77" w:rsidRPr="00562157" w:rsidRDefault="00994A77" w:rsidP="00994A77">
      <w:pPr>
        <w:pStyle w:val="Heading3"/>
      </w:pPr>
      <w:bookmarkStart w:id="265" w:name="_Toc515781222"/>
      <w:r>
        <w:t>Camera</w:t>
      </w:r>
      <w:bookmarkEnd w:id="265"/>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6" w:name="_Ref515712410"/>
      <w:bookmarkStart w:id="267" w:name="_Toc515781261"/>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66"/>
      <w:r>
        <w:t xml:space="preserve"> </w:t>
      </w:r>
      <w:r>
        <w:rPr>
          <w:noProof/>
        </w:rPr>
        <w:t>Thông số cơ bản của Camera</w:t>
      </w:r>
      <w:bookmarkEnd w:id="267"/>
    </w:p>
    <w:p w:rsidR="007511E6" w:rsidRPr="00562157" w:rsidRDefault="007511E6" w:rsidP="007511E6">
      <w:pPr>
        <w:pStyle w:val="Heading3"/>
      </w:pPr>
      <w:bookmarkStart w:id="268" w:name="_Toc515781223"/>
      <w:r>
        <w:t>Material</w:t>
      </w:r>
      <w:bookmarkEnd w:id="268"/>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143180">
      <w:pPr>
        <w:pStyle w:val="Solution"/>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9" w:name="_Toc515732700"/>
      <w:bookmarkStart w:id="270"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9"/>
      <w:bookmarkEnd w:id="270"/>
      <w:r>
        <w:t xml:space="preserve"> </w:t>
      </w:r>
    </w:p>
    <w:p w:rsidR="00CF1A16" w:rsidRDefault="00CF1A16" w:rsidP="00CF1A16">
      <w:pPr>
        <w:pStyle w:val="Caption"/>
        <w:rPr>
          <w:rStyle w:val="Hyperlink"/>
        </w:rPr>
      </w:pPr>
      <w:r>
        <w:t xml:space="preserve">Nguồn : </w:t>
      </w:r>
      <w:hyperlink r:id="rId68"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1" w:name="_Toc515781262"/>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70" w:history="1">
        <w:r w:rsidRPr="00040063">
          <w:rPr>
            <w:rStyle w:val="Hyperlink"/>
          </w:rPr>
          <w:t>https://docs.unity3d.com/Manual/Materials.html</w:t>
        </w:r>
        <w:bookmarkEnd w:id="271"/>
      </w:hyperlink>
    </w:p>
    <w:p w:rsidR="007511E6" w:rsidRPr="00562157" w:rsidRDefault="007511E6" w:rsidP="007511E6">
      <w:pPr>
        <w:pStyle w:val="Heading3"/>
      </w:pPr>
      <w:bookmarkStart w:id="272" w:name="_Toc515781224"/>
      <w:r>
        <w:t>Colider</w:t>
      </w:r>
      <w:bookmarkEnd w:id="272"/>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3" w:name="_Toc515781263"/>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olider với Object Cube</w:t>
      </w:r>
      <w:bookmarkEnd w:id="273"/>
      <w:r>
        <w:rPr>
          <w:noProof/>
        </w:rPr>
        <w:t xml:space="preserve"> </w:t>
      </w:r>
      <w:r>
        <w:t xml:space="preserve"> </w:t>
      </w:r>
    </w:p>
    <w:p w:rsidR="00535E32" w:rsidRPr="00CF1A16" w:rsidRDefault="00CF1A16" w:rsidP="00CF1A16">
      <w:pPr>
        <w:pStyle w:val="Caption"/>
        <w:rPr>
          <w:noProof/>
        </w:rPr>
      </w:pPr>
      <w:r>
        <w:t xml:space="preserve">Nguồn : </w:t>
      </w:r>
      <w:hyperlink r:id="rId72" w:history="1">
        <w:r w:rsidRPr="00040063">
          <w:rPr>
            <w:rStyle w:val="Hyperlink"/>
          </w:rPr>
          <w:t>https://viblo.asia/p/co-ban-ve-engine-vat-ly-trong-unity-3OEqGj1PM9bL</w:t>
        </w:r>
      </w:hyperlink>
    </w:p>
    <w:p w:rsidR="007511E6" w:rsidRPr="00562157" w:rsidRDefault="007511E6" w:rsidP="007511E6">
      <w:pPr>
        <w:pStyle w:val="Heading3"/>
      </w:pPr>
      <w:bookmarkStart w:id="274" w:name="_Toc515781225"/>
      <w:r>
        <w:t>Particle system</w:t>
      </w:r>
      <w:bookmarkEnd w:id="274"/>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Max particles: số hạt tối đa xuất hiện trong particle system.</w:t>
      </w:r>
    </w:p>
    <w:p w:rsidR="00CF1A16" w:rsidRDefault="00CF1A16" w:rsidP="00143180">
      <w:pPr>
        <w:pStyle w:val="ListParagraph"/>
        <w:numPr>
          <w:ilvl w:val="0"/>
          <w:numId w:val="32"/>
        </w:numPr>
      </w:pPr>
      <w:r>
        <w:t>Material/Shader: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75" w:name="_Toc515781226"/>
      <w:r>
        <w:t>Raycasting</w:t>
      </w:r>
      <w:bookmarkEnd w:id="275"/>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6" w:name="_Ref515712792"/>
      <w:bookmarkStart w:id="277" w:name="_Toc515781264"/>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76"/>
      <w:r>
        <w:rPr>
          <w:noProof/>
        </w:rPr>
        <w:t xml:space="preserve"> </w:t>
      </w:r>
      <w:r>
        <w:t>Minh họa Raycasting trong Unity</w:t>
      </w:r>
      <w:bookmarkEnd w:id="277"/>
    </w:p>
    <w:p w:rsidR="00CF1A16" w:rsidRDefault="00CF1A16" w:rsidP="00CF1A16">
      <w:pPr>
        <w:pStyle w:val="Caption"/>
        <w:rPr>
          <w:rStyle w:val="Hyperlink"/>
        </w:rPr>
      </w:pPr>
      <w:r>
        <w:rPr>
          <w:noProof/>
        </w:rPr>
        <w:t xml:space="preserve">Nguồn : </w:t>
      </w:r>
      <w:hyperlink r:id="rId74" w:history="1">
        <w:r w:rsidRPr="00261F16">
          <w:rPr>
            <w:rStyle w:val="Hyperlink"/>
          </w:rPr>
          <w:t>http://www.clonefactor.com/wordpress/unity3d-show-room/raycast-gizmos-visualizer/</w:t>
        </w:r>
      </w:hyperlink>
    </w:p>
    <w:p w:rsidR="00120E01" w:rsidRPr="00562157" w:rsidRDefault="00120E01" w:rsidP="00120E01">
      <w:pPr>
        <w:pStyle w:val="Heading3"/>
      </w:pPr>
      <w:bookmarkStart w:id="278" w:name="_Toc515781227"/>
      <w:r>
        <w:t>Lighting</w:t>
      </w:r>
      <w:bookmarkEnd w:id="278"/>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43180">
      <w:pPr>
        <w:pStyle w:val="Solution"/>
        <w:numPr>
          <w:ilvl w:val="0"/>
          <w:numId w:val="0"/>
        </w:numPr>
        <w:ind w:left="562"/>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9" w:name="_Ref515736426"/>
      <w:bookmarkStart w:id="280" w:name="_Toc515781265"/>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79"/>
      <w:r>
        <w:rPr>
          <w:noProof/>
        </w:rPr>
        <w:t xml:space="preserve"> Các thành phần cơ bản của Light Component</w:t>
      </w:r>
      <w:bookmarkEnd w:id="280"/>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6"/>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7"/>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8"/>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9"/>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4613D3" w:rsidRPr="00475CBF" w:rsidRDefault="004613D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4613D3" w:rsidRPr="00475CBF" w:rsidRDefault="004613D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4613D3" w:rsidRPr="00475CBF" w:rsidRDefault="004613D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4613D3" w:rsidRPr="00475CBF" w:rsidRDefault="004613D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0"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1"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2"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3"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4613D3" w:rsidRPr="00475CBF" w:rsidRDefault="004613D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4613D3" w:rsidRPr="00475CBF" w:rsidRDefault="004613D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4613D3" w:rsidRPr="00475CBF" w:rsidRDefault="004613D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4613D3" w:rsidRPr="00475CBF" w:rsidRDefault="004613D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1" w:name="_Ref515790587"/>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r>
        <w:t xml:space="preserve"> </w:t>
      </w:r>
      <w:r>
        <w:rPr>
          <w:noProof/>
        </w:rPr>
        <w:t>Các loại Light trong Unity</w:t>
      </w:r>
      <w:bookmarkEnd w:id="281"/>
    </w:p>
    <w:p w:rsidR="009640F2" w:rsidRPr="009640F2" w:rsidRDefault="00C172A9" w:rsidP="00C172A9">
      <w:pPr>
        <w:jc w:val="center"/>
      </w:pPr>
      <w:r w:rsidRPr="00C172A9">
        <w:rPr>
          <w:b/>
        </w:rPr>
        <w:t>Nguồn :</w:t>
      </w:r>
      <w:r>
        <w:t xml:space="preserve"> </w:t>
      </w:r>
      <w:hyperlink r:id="rId84"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2" w:name="_Toc515781228"/>
      <w:r>
        <w:t>Position</w:t>
      </w:r>
      <w:bookmarkEnd w:id="282"/>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4613D3" w:rsidRPr="00EA5C3B" w:rsidRDefault="004613D3"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4613D3" w:rsidRPr="00EA5C3B" w:rsidRDefault="004613D3"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4613D3" w:rsidRPr="00EA5C3B" w:rsidRDefault="004613D3"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4613D3" w:rsidRPr="00EA5C3B" w:rsidRDefault="004613D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4613D3" w:rsidRPr="00EA5C3B" w:rsidRDefault="004613D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4613D3" w:rsidRPr="00EA5C3B" w:rsidRDefault="004613D3"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4613D3" w:rsidRPr="00EA5C3B" w:rsidRDefault="004613D3"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4613D3" w:rsidRPr="00EA5C3B" w:rsidRDefault="004613D3"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613D3" w:rsidRPr="00EA5C3B" w:rsidRDefault="004613D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4613D3" w:rsidRPr="00EA5C3B" w:rsidRDefault="004613D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3" w:name="_Ref515791419"/>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r>
        <w:t xml:space="preserve"> Mô phỏng cách sử dụng position trong hệ thống</w:t>
      </w:r>
      <w:bookmarkEnd w:id="283"/>
    </w:p>
    <w:p w:rsidR="00994A77" w:rsidRDefault="00994A77" w:rsidP="00994A77">
      <w:pPr>
        <w:pStyle w:val="Heading2"/>
        <w:rPr>
          <w:lang w:val="en-US"/>
        </w:rPr>
      </w:pPr>
      <w:bookmarkStart w:id="284" w:name="_Toc515781229"/>
      <w:r>
        <w:rPr>
          <w:lang w:val="en-US"/>
        </w:rPr>
        <w:t>Kết luận</w:t>
      </w:r>
      <w:bookmarkEnd w:id="284"/>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5" w:name="_Toc359511112"/>
      <w:bookmarkStart w:id="286" w:name="_Toc359541474"/>
      <w:bookmarkStart w:id="287" w:name="_Toc359938300"/>
      <w:bookmarkStart w:id="288" w:name="_Ref360048718"/>
      <w:bookmarkStart w:id="289" w:name="_Ref360048721"/>
      <w:bookmarkStart w:id="290" w:name="_Toc360055377"/>
      <w:bookmarkStart w:id="291" w:name="_Toc360417495"/>
      <w:bookmarkStart w:id="292" w:name="_Toc360417675"/>
      <w:bookmarkStart w:id="293" w:name="_Ref360668443"/>
      <w:bookmarkStart w:id="294" w:name="_Ref360668540"/>
      <w:bookmarkStart w:id="295" w:name="_Toc515781230"/>
      <w:bookmarkStart w:id="296" w:name="_Ref517361445"/>
      <w:bookmarkEnd w:id="261"/>
      <w:r w:rsidR="00C54A16" w:rsidRPr="00562157">
        <w:rPr>
          <w:lang w:val="en-US"/>
        </w:rPr>
        <w:t xml:space="preserve">Hệ thống </w:t>
      </w:r>
      <w:bookmarkEnd w:id="285"/>
      <w:bookmarkEnd w:id="286"/>
      <w:bookmarkEnd w:id="287"/>
      <w:bookmarkEnd w:id="288"/>
      <w:bookmarkEnd w:id="289"/>
      <w:bookmarkEnd w:id="290"/>
      <w:bookmarkEnd w:id="291"/>
      <w:bookmarkEnd w:id="292"/>
      <w:bookmarkEnd w:id="293"/>
      <w:bookmarkEnd w:id="294"/>
      <w:bookmarkEnd w:id="295"/>
      <w:r w:rsidR="00487631">
        <w:rPr>
          <w:lang w:val="en-US"/>
        </w:rPr>
        <w:t>bản đồ địa lý hỗ trợ Tangible</w:t>
      </w:r>
      <w:bookmarkEnd w:id="296"/>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7" w:name="_Toc359938301"/>
      <w:bookmarkStart w:id="298" w:name="_Toc360055378"/>
      <w:bookmarkStart w:id="299" w:name="_Toc360417496"/>
      <w:bookmarkStart w:id="300" w:name="_Toc360417676"/>
      <w:bookmarkStart w:id="301" w:name="_Toc515781231"/>
      <w:r w:rsidRPr="00562157">
        <w:rPr>
          <w:lang w:val="en-US"/>
        </w:rPr>
        <w:t xml:space="preserve">Giới thiệu </w:t>
      </w:r>
      <w:r w:rsidR="007C72D8" w:rsidRPr="00562157">
        <w:rPr>
          <w:lang w:val="en-US"/>
        </w:rPr>
        <w:t>tổng quan</w:t>
      </w:r>
      <w:bookmarkEnd w:id="297"/>
      <w:bookmarkEnd w:id="298"/>
      <w:bookmarkEnd w:id="299"/>
      <w:bookmarkEnd w:id="300"/>
      <w:bookmarkEnd w:id="301"/>
    </w:p>
    <w:p w:rsidR="00487631" w:rsidRDefault="00487631" w:rsidP="00487631">
      <w:pPr>
        <w:pStyle w:val="BodyText"/>
        <w:rPr>
          <w:lang w:val="en-US"/>
        </w:rPr>
      </w:pPr>
      <w:bookmarkStart w:id="302" w:name="_Toc359938302"/>
      <w:bookmarkStart w:id="303" w:name="_Toc360055379"/>
      <w:bookmarkStart w:id="304" w:name="_Toc360417497"/>
      <w:bookmarkStart w:id="305"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6" w:name="_Toc515781232"/>
      <w:bookmarkEnd w:id="302"/>
      <w:bookmarkEnd w:id="303"/>
      <w:bookmarkEnd w:id="304"/>
      <w:bookmarkEnd w:id="305"/>
      <w:r>
        <w:rPr>
          <w:lang w:val="en-US"/>
        </w:rPr>
        <w:lastRenderedPageBreak/>
        <w:t>Cấu hình</w:t>
      </w:r>
      <w:r w:rsidR="00D233E3" w:rsidRPr="00562157">
        <w:rPr>
          <w:lang w:val="en-US"/>
        </w:rPr>
        <w:t xml:space="preserve"> hệ thống</w:t>
      </w:r>
      <w:bookmarkEnd w:id="306"/>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4613D3" w:rsidRPr="00ED5DBD" w:rsidRDefault="004613D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613D3" w:rsidRDefault="004613D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4613D3" w:rsidRDefault="004613D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4613D3" w:rsidRDefault="004613D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4613D3" w:rsidRDefault="004613D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4613D3" w:rsidRDefault="004613D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4613D3" w:rsidRDefault="004613D3"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4613D3" w:rsidRDefault="004613D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4613D3" w:rsidRPr="00ED5DBD" w:rsidRDefault="004613D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4613D3" w:rsidRDefault="004613D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4613D3" w:rsidRDefault="004613D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4613D3" w:rsidRDefault="004613D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4613D3" w:rsidRDefault="004613D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4613D3" w:rsidRDefault="004613D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4613D3" w:rsidRDefault="004613D3"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4613D3" w:rsidRDefault="004613D3"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7" w:name="_Ref515720799"/>
      <w:bookmarkStart w:id="308" w:name="_Toc51578127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307"/>
      <w:r>
        <w:rPr>
          <w:noProof/>
        </w:rPr>
        <w:t xml:space="preserve"> </w:t>
      </w:r>
      <w:r w:rsidR="0052285B">
        <w:rPr>
          <w:noProof/>
        </w:rPr>
        <w:t>Cấu hình thiết lập của hệ thống</w:t>
      </w:r>
      <w:bookmarkEnd w:id="308"/>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5"/>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6"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7"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8" o:title=""/>
                </v:shape>
                <w10:anchorlock/>
              </v:group>
            </w:pict>
          </mc:Fallback>
        </mc:AlternateContent>
      </w:r>
    </w:p>
    <w:p w:rsidR="0052285B" w:rsidRDefault="0052285B" w:rsidP="00997AEC">
      <w:pPr>
        <w:pStyle w:val="Caption"/>
        <w:rPr>
          <w:noProof/>
        </w:rPr>
      </w:pPr>
      <w:bookmarkStart w:id="309" w:name="_Ref515714122"/>
      <w:bookmarkStart w:id="310" w:name="_Toc515781271"/>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309"/>
      <w:r>
        <w:t xml:space="preserve"> </w:t>
      </w:r>
      <w:r>
        <w:rPr>
          <w:noProof/>
        </w:rPr>
        <w:t>Hình ảnh thực tế của hệ thống</w:t>
      </w:r>
      <w:bookmarkEnd w:id="310"/>
    </w:p>
    <w:p w:rsidR="00997AEC" w:rsidRPr="00997AEC" w:rsidRDefault="00997AEC" w:rsidP="00997AEC"/>
    <w:p w:rsidR="00EF04AE" w:rsidRPr="00562157" w:rsidRDefault="00EF04AE" w:rsidP="004F61B9">
      <w:pPr>
        <w:pStyle w:val="Heading2"/>
        <w:rPr>
          <w:lang w:val="en-US"/>
        </w:rPr>
      </w:pPr>
      <w:bookmarkStart w:id="311" w:name="_Toc515781233"/>
      <w:bookmarkStart w:id="312" w:name="_Toc360417498"/>
      <w:bookmarkStart w:id="313" w:name="_Toc360417678"/>
      <w:r w:rsidRPr="00562157">
        <w:rPr>
          <w:lang w:val="en-US"/>
        </w:rPr>
        <w:lastRenderedPageBreak/>
        <w:t>Kịch bản sử dụng hệ thống</w:t>
      </w:r>
      <w:bookmarkEnd w:id="311"/>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4" w:name="_Toc515781234"/>
      <w:r w:rsidR="004F61B9" w:rsidRPr="00562157">
        <w:rPr>
          <w:lang w:val="en-US"/>
        </w:rPr>
        <w:t>Một số vấn đề gặp phải và kỹ thuật áp dụng</w:t>
      </w:r>
      <w:bookmarkEnd w:id="312"/>
      <w:bookmarkEnd w:id="313"/>
      <w:bookmarkEnd w:id="314"/>
    </w:p>
    <w:p w:rsidR="004F61B9" w:rsidRPr="00562157" w:rsidRDefault="001E171F" w:rsidP="004F61B9">
      <w:pPr>
        <w:pStyle w:val="Heading3"/>
      </w:pPr>
      <w:bookmarkStart w:id="315" w:name="_Toc515781235"/>
      <w:r>
        <w:t>Cách bố trí máy chiếu</w:t>
      </w:r>
      <w:bookmarkEnd w:id="315"/>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613D3" w:rsidRPr="004B5089" w:rsidRDefault="004613D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4613D3" w:rsidRPr="004B5089" w:rsidRDefault="004613D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4613D3" w:rsidRDefault="004613D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4613D3" w:rsidRPr="004B5089" w:rsidRDefault="004613D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4613D3" w:rsidRPr="004B5089" w:rsidRDefault="004613D3"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4613D3" w:rsidRPr="004B5089" w:rsidRDefault="004613D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4613D3" w:rsidRDefault="004613D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4613D3" w:rsidRPr="004B5089" w:rsidRDefault="004613D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6" w:name="_Ref515717544"/>
      <w:bookmarkStart w:id="317" w:name="_Toc515781272"/>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316"/>
      <w:r>
        <w:rPr>
          <w:noProof/>
        </w:rPr>
        <w:t xml:space="preserve"> Cách bố trí máy chiếu trên cao</w:t>
      </w:r>
      <w:bookmarkEnd w:id="317"/>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8" w:name="_Toc360417500"/>
      <w:bookmarkStart w:id="319" w:name="_Toc360417680"/>
      <w:bookmarkStart w:id="320" w:name="_Ref360792512"/>
      <w:bookmarkStart w:id="321"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4613D3" w:rsidRPr="00C22F55" w:rsidRDefault="004613D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4613D3" w:rsidRPr="00C22F55" w:rsidRDefault="004613D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4613D3" w:rsidRDefault="004613D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4613D3" w:rsidRDefault="004613D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4613D3" w:rsidRDefault="004613D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4613D3" w:rsidRDefault="004613D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613D3" w:rsidRDefault="004613D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4613D3" w:rsidRDefault="004613D3"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4613D3" w:rsidRDefault="004613D3"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4613D3" w:rsidRDefault="004613D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4613D3" w:rsidRDefault="004613D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4613D3" w:rsidRDefault="004613D3"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2" w:name="_Ref515717631"/>
      <w:bookmarkStart w:id="323" w:name="_Toc515781273"/>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322"/>
      <w:r>
        <w:rPr>
          <w:noProof/>
        </w:rPr>
        <w:t xml:space="preserve"> Cách bố trí máy chiếu dưới đất theo phương vuông góc</w:t>
      </w:r>
      <w:bookmarkEnd w:id="323"/>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4613D3" w:rsidRDefault="004613D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4613D3" w:rsidRDefault="004613D3"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4" w:name="_Ref515719473"/>
      <w:bookmarkStart w:id="325" w:name="_Toc515781274"/>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324"/>
      <w:r>
        <w:rPr>
          <w:noProof/>
        </w:rPr>
        <w:t xml:space="preserve"> Cách bố trí máy chiếu dưới đất kém theo gương</w:t>
      </w:r>
      <w:bookmarkEnd w:id="325"/>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6" w:name="_Toc515781236"/>
      <w:bookmarkEnd w:id="318"/>
      <w:bookmarkEnd w:id="319"/>
      <w:bookmarkEnd w:id="320"/>
      <w:bookmarkEnd w:id="321"/>
      <w:r>
        <w:lastRenderedPageBreak/>
        <w:t xml:space="preserve">Kỹ thuật ánh xạ tọa độ giữa </w:t>
      </w:r>
      <w:r w:rsidR="00032D0B">
        <w:t>các không gian tọa độ</w:t>
      </w:r>
      <w:bookmarkEnd w:id="326"/>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Default="00005030" w:rsidP="00005030">
      <w:bookmarkStart w:id="327" w:name="_Toc360417501"/>
      <w:bookmarkStart w:id="328"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9" w:name="_Ref515730404"/>
      <w:bookmarkStart w:id="330" w:name="_Toc515781275"/>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329"/>
      <w:r>
        <w:rPr>
          <w:noProof/>
        </w:rPr>
        <w:t xml:space="preserve"> </w:t>
      </w:r>
      <w:r>
        <w:t>Xác định vùng thao tác của hệ thống</w:t>
      </w:r>
      <w:bookmarkEnd w:id="330"/>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4613D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31" w:name="_Ref515730514"/>
      <w:bookmarkStart w:id="332" w:name="_Toc515781276"/>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331"/>
      <w:r>
        <w:rPr>
          <w:noProof/>
        </w:rPr>
        <w:t xml:space="preserve"> </w:t>
      </w:r>
      <w:r>
        <w:t>Lấy mẫu Calibration theo 2 trục X, Y</w:t>
      </w:r>
      <w:bookmarkEnd w:id="332"/>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4613D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4613D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3" w:name="_Toc515781237"/>
      <w:r>
        <w:t>Kiến trúc hệ thống</w:t>
      </w:r>
      <w:r w:rsidR="00A575CB">
        <w:t xml:space="preserve"> sự kiện liên hoàn</w:t>
      </w:r>
      <w:bookmarkEnd w:id="333"/>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1">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4" w:name="_Ref515733006"/>
      <w:bookmarkStart w:id="335" w:name="_Toc515732701"/>
      <w:bookmarkStart w:id="336"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4"/>
      <w:r>
        <w:t xml:space="preserve"> </w:t>
      </w:r>
      <w:r>
        <w:rPr>
          <w:noProof/>
        </w:rPr>
        <w:t>Hệ thống sự kiện</w:t>
      </w:r>
      <w:bookmarkEnd w:id="335"/>
      <w:bookmarkEnd w:id="336"/>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7"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7"/>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8"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8"/>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613D3" w:rsidRDefault="004613D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9"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9"/>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40"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40"/>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613D3" w:rsidRPr="00665AE1" w:rsidRDefault="004613D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613D3" w:rsidRPr="00665AE1" w:rsidRDefault="004613D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41"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41"/>
    </w:p>
    <w:p w:rsidR="00CE082D" w:rsidRPr="00CE082D" w:rsidRDefault="00CE082D" w:rsidP="00CE082D"/>
    <w:p w:rsidR="00CE082D" w:rsidRDefault="00CE082D" w:rsidP="00CE082D">
      <w:pPr>
        <w:pStyle w:val="K-Bullet-"/>
      </w:pPr>
      <w:bookmarkStart w:id="342"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2"/>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3"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3"/>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Pr="00665AE1" w:rsidRDefault="004613D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613D3" w:rsidRDefault="004613D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613D3" w:rsidRPr="00665AE1" w:rsidRDefault="004613D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4"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4"/>
    </w:p>
    <w:p w:rsidR="00061D35" w:rsidRDefault="00061D35" w:rsidP="00061D35">
      <w:pPr>
        <w:pStyle w:val="Heading3"/>
      </w:pPr>
      <w:bookmarkStart w:id="345" w:name="_Toc515781238"/>
      <w:r>
        <w:t>Giao tiếp giữa các thiết bị tương tác</w:t>
      </w:r>
      <w:bookmarkEnd w:id="345"/>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613D3" w:rsidRDefault="004613D3" w:rsidP="00932977">
                                <w:pPr>
                                  <w:pStyle w:val="NormalWeb"/>
                                  <w:spacing w:after="101" w:line="216" w:lineRule="auto"/>
                                  <w:jc w:val="center"/>
                                </w:pPr>
                                <w:r>
                                  <w:rPr>
                                    <w:color w:val="FFFFFF" w:themeColor="light1"/>
                                    <w:kern w:val="24"/>
                                  </w:rPr>
                                  <w:t>Module A</w:t>
                                </w:r>
                              </w:p>
                              <w:p w:rsidR="004613D3" w:rsidRDefault="004613D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613D3" w:rsidRDefault="004613D3" w:rsidP="00932977">
                                <w:pPr>
                                  <w:pStyle w:val="NormalWeb"/>
                                  <w:spacing w:after="101" w:line="216" w:lineRule="auto"/>
                                  <w:jc w:val="center"/>
                                </w:pPr>
                                <w:r>
                                  <w:rPr>
                                    <w:color w:val="FFFFFF" w:themeColor="light1"/>
                                    <w:kern w:val="24"/>
                                  </w:rPr>
                                  <w:t>Module B</w:t>
                                </w:r>
                              </w:p>
                              <w:p w:rsidR="004613D3" w:rsidRDefault="004613D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613D3" w:rsidRDefault="004613D3" w:rsidP="00932977">
                                <w:pPr>
                                  <w:pStyle w:val="NormalWeb"/>
                                  <w:spacing w:after="101" w:line="216" w:lineRule="auto"/>
                                  <w:jc w:val="center"/>
                                </w:pPr>
                                <w:r>
                                  <w:rPr>
                                    <w:color w:val="FFFFFF" w:themeColor="light1"/>
                                    <w:kern w:val="24"/>
                                  </w:rPr>
                                  <w:t>Module C</w:t>
                                </w:r>
                              </w:p>
                              <w:p w:rsidR="004613D3" w:rsidRDefault="004613D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4613D3" w:rsidRDefault="004613D3" w:rsidP="00932977">
                          <w:pPr>
                            <w:pStyle w:val="NormalWeb"/>
                            <w:spacing w:after="101" w:line="216" w:lineRule="auto"/>
                            <w:jc w:val="center"/>
                          </w:pPr>
                          <w:r>
                            <w:rPr>
                              <w:color w:val="FFFFFF" w:themeColor="light1"/>
                              <w:kern w:val="24"/>
                            </w:rPr>
                            <w:t>Module A</w:t>
                          </w:r>
                        </w:p>
                        <w:p w:rsidR="004613D3" w:rsidRDefault="004613D3"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4613D3" w:rsidRDefault="004613D3" w:rsidP="00932977">
                          <w:pPr>
                            <w:pStyle w:val="NormalWeb"/>
                            <w:spacing w:after="101" w:line="216" w:lineRule="auto"/>
                            <w:jc w:val="center"/>
                          </w:pPr>
                          <w:r>
                            <w:rPr>
                              <w:color w:val="FFFFFF" w:themeColor="light1"/>
                              <w:kern w:val="24"/>
                            </w:rPr>
                            <w:t>Module B</w:t>
                          </w:r>
                        </w:p>
                        <w:p w:rsidR="004613D3" w:rsidRDefault="004613D3"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4613D3" w:rsidRDefault="004613D3" w:rsidP="00932977">
                          <w:pPr>
                            <w:pStyle w:val="NormalWeb"/>
                            <w:spacing w:after="101" w:line="216" w:lineRule="auto"/>
                            <w:jc w:val="center"/>
                          </w:pPr>
                          <w:r>
                            <w:rPr>
                              <w:color w:val="FFFFFF" w:themeColor="light1"/>
                              <w:kern w:val="24"/>
                            </w:rPr>
                            <w:t>Module C</w:t>
                          </w:r>
                        </w:p>
                        <w:p w:rsidR="004613D3" w:rsidRDefault="004613D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6"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6"/>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7" w:name="_Toc515781239"/>
      <w:r>
        <w:t>Kiến trúc MVP</w:t>
      </w:r>
      <w:r w:rsidR="00EB0FC8">
        <w:t xml:space="preserve"> </w:t>
      </w:r>
      <w:r w:rsidR="00EB0FC8">
        <w:rPr>
          <w:i w:val="0"/>
        </w:rPr>
        <w:t>trên các thiết bị di động</w:t>
      </w:r>
      <w:bookmarkEnd w:id="347"/>
    </w:p>
    <w:p w:rsidR="00A575CB" w:rsidRDefault="00EB0FC8" w:rsidP="00143180">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43180">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8" w:name="_Ref515780807"/>
      <w:bookmarkStart w:id="349" w:name="_Toc515781277"/>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348"/>
      <w:r>
        <w:rPr>
          <w:noProof/>
        </w:rPr>
        <w:t xml:space="preserve"> </w:t>
      </w:r>
      <w:r>
        <w:rPr>
          <w:sz w:val="26"/>
          <w:szCs w:val="26"/>
        </w:rPr>
        <w:t>Sơ đồ mô hình MVC</w:t>
      </w:r>
      <w:bookmarkEnd w:id="349"/>
      <w:r>
        <w:rPr>
          <w:sz w:val="26"/>
          <w:szCs w:val="26"/>
        </w:rPr>
        <w:t xml:space="preserve"> </w:t>
      </w:r>
    </w:p>
    <w:p w:rsidR="00BB4C97" w:rsidRDefault="00BB4C97" w:rsidP="00BB4C97">
      <w:pPr>
        <w:pStyle w:val="Caption"/>
      </w:pPr>
      <w:r>
        <w:t xml:space="preserve">Nguồn </w:t>
      </w:r>
      <w:hyperlink r:id="rId97"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50" w:name="_Ref515780815"/>
      <w:bookmarkStart w:id="351" w:name="_Toc515781278"/>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350"/>
      <w:r>
        <w:rPr>
          <w:noProof/>
        </w:rPr>
        <w:t xml:space="preserve"> </w:t>
      </w:r>
      <w:r>
        <w:rPr>
          <w:sz w:val="26"/>
          <w:szCs w:val="26"/>
        </w:rPr>
        <w:t>Sơ đồ mô hình MVP</w:t>
      </w:r>
      <w:bookmarkEnd w:id="351"/>
    </w:p>
    <w:p w:rsidR="00BB4C97" w:rsidRDefault="00BB4C97" w:rsidP="00BB4C97">
      <w:pPr>
        <w:pStyle w:val="Caption"/>
        <w:rPr>
          <w:sz w:val="26"/>
          <w:szCs w:val="26"/>
          <w:lang w:val="en-US"/>
        </w:rPr>
      </w:pPr>
      <w:r>
        <w:rPr>
          <w:sz w:val="26"/>
          <w:szCs w:val="26"/>
        </w:rPr>
        <w:t xml:space="preserve"> Nguồn : </w:t>
      </w:r>
      <w:hyperlink r:id="rId99"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43180">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43180">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43180">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43180">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143180">
      <w:pPr>
        <w:pStyle w:val="Problem"/>
      </w:pPr>
      <w:r>
        <w:t>Đặt vấn đề</w:t>
      </w:r>
    </w:p>
    <w:p w:rsidR="00356E2C" w:rsidRPr="00283B68" w:rsidRDefault="00356E2C" w:rsidP="00143180">
      <w:pPr>
        <w:pStyle w:val="Problem"/>
        <w:numPr>
          <w:ilvl w:val="0"/>
          <w:numId w:val="0"/>
        </w:numPr>
        <w:ind w:left="360"/>
      </w:pPr>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4613D3" w:rsidRPr="007D769F" w:rsidRDefault="004613D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4613D3" w:rsidRPr="007D769F" w:rsidRDefault="004613D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4613D3" w:rsidRPr="007D769F" w:rsidRDefault="004613D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4613D3" w:rsidRPr="007D769F" w:rsidRDefault="004613D3"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4613D3" w:rsidRPr="007D769F" w:rsidRDefault="004613D3"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4613D3" w:rsidRPr="007D769F" w:rsidRDefault="004613D3"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2" w:name="_Ref51730418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352"/>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3" w:name="_Toc515781240"/>
      <w:r w:rsidRPr="00562157">
        <w:rPr>
          <w:lang w:val="en-US"/>
        </w:rPr>
        <w:t xml:space="preserve">Các chức năng của </w:t>
      </w:r>
      <w:bookmarkEnd w:id="327"/>
      <w:bookmarkEnd w:id="328"/>
      <w:r w:rsidR="00455AA8" w:rsidRPr="00562157">
        <w:rPr>
          <w:lang w:val="en-US"/>
        </w:rPr>
        <w:t>hệ thống</w:t>
      </w:r>
      <w:bookmarkEnd w:id="353"/>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4" w:name="_Toc359938303"/>
      <w:bookmarkStart w:id="355" w:name="_Toc360055380"/>
      <w:bookmarkStart w:id="356" w:name="_Toc360417504"/>
      <w:bookmarkStart w:id="357" w:name="_Toc360417684"/>
      <w:bookmarkStart w:id="358" w:name="_Toc515781243"/>
      <w:r w:rsidRPr="00562157">
        <w:rPr>
          <w:lang w:val="en-US"/>
        </w:rPr>
        <w:t>Kết luận</w:t>
      </w:r>
      <w:bookmarkEnd w:id="354"/>
      <w:bookmarkEnd w:id="355"/>
      <w:bookmarkEnd w:id="356"/>
      <w:bookmarkEnd w:id="357"/>
      <w:bookmarkEnd w:id="358"/>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9" w:name="_Ref517361455"/>
      <w:bookmarkStart w:id="360" w:name="_Hlk517361603"/>
      <w:r>
        <w:rPr>
          <w:lang w:val="en-US"/>
        </w:rPr>
        <w:t xml:space="preserve">Hệ thống chia sẻ </w:t>
      </w:r>
      <w:r w:rsidR="00600196">
        <w:rPr>
          <w:lang w:val="en-US"/>
        </w:rPr>
        <w:t>dữ liệu</w:t>
      </w:r>
      <w:r>
        <w:rPr>
          <w:lang w:val="en-US"/>
        </w:rPr>
        <w:t xml:space="preserve"> hỗ trợ tangible</w:t>
      </w:r>
      <w:bookmarkEnd w:id="359"/>
    </w:p>
    <w:p w:rsidR="00C55E26" w:rsidRPr="00562157" w:rsidRDefault="00C55E26" w:rsidP="00C55E26">
      <w:pPr>
        <w:pStyle w:val="ChapterSummary"/>
        <w:rPr>
          <w:rFonts w:eastAsiaTheme="minorEastAsia"/>
          <w:lang w:val="en-US"/>
        </w:rPr>
      </w:pPr>
      <w:bookmarkStart w:id="361"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60"/>
      <w:r>
        <w:rPr>
          <w:lang w:val="en-US"/>
        </w:rPr>
        <w:t xml:space="preserve">mọi người luôn </w:t>
      </w:r>
      <w:bookmarkEnd w:id="361"/>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2" w:name="_Ref517130795"/>
      <w:r w:rsidRPr="00562157">
        <w:rPr>
          <w:lang w:val="en-US"/>
        </w:rPr>
        <w:t>Kịch bản sử dụng hệ thống</w:t>
      </w:r>
      <w:bookmarkEnd w:id="362"/>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3" w:name="_Ref517187649"/>
      <w:r>
        <w:t>Xử lí hành động tương tác từ phía người dùng</w:t>
      </w:r>
      <w:bookmarkEnd w:id="363"/>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BB359F" w:rsidRDefault="004613D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613D3" w:rsidRPr="00BB359F" w:rsidRDefault="004613D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613D3" w:rsidRPr="00792E82" w:rsidRDefault="004613D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613D3" w:rsidRPr="00792E82" w:rsidRDefault="004613D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4613D3" w:rsidRPr="00BB359F" w:rsidRDefault="004613D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613D3" w:rsidRPr="00BB359F" w:rsidRDefault="004613D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4613D3" w:rsidRPr="00792E82" w:rsidRDefault="004613D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613D3" w:rsidRPr="00792E82" w:rsidRDefault="004613D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4"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4"/>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5" w:name="_Ref517363481"/>
      <w:r>
        <w:rPr>
          <w:lang w:val="en-US"/>
        </w:rPr>
        <w:t>Kết luận</w:t>
      </w:r>
      <w:bookmarkEnd w:id="365"/>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r>
        <w:rPr>
          <w:lang w:val="en-US"/>
        </w:rPr>
        <w:t>Hướng phát triển của đề tài</w:t>
      </w:r>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366" w:name="_Toc515781244"/>
      <w:r>
        <w:rPr>
          <w:lang w:val="en-US"/>
        </w:rPr>
        <w:lastRenderedPageBreak/>
        <w:t>TÀI LIỆU THAM KHẢO</w:t>
      </w:r>
      <w:bookmarkEnd w:id="366"/>
    </w:p>
    <w:p w:rsidR="006D712D" w:rsidRPr="006D712D" w:rsidRDefault="006D712D" w:rsidP="006D712D">
      <w:pPr>
        <w:rPr>
          <w:lang w:val="en-US"/>
        </w:rPr>
      </w:pPr>
    </w:p>
    <w:bookmarkEnd w:id="248"/>
    <w:bookmarkEnd w:id="249"/>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24C2" w:rsidRDefault="004A24C2" w:rsidP="00CD778B">
      <w:r>
        <w:separator/>
      </w:r>
    </w:p>
    <w:p w:rsidR="004A24C2" w:rsidRDefault="004A24C2" w:rsidP="00CD778B"/>
  </w:endnote>
  <w:endnote w:type="continuationSeparator" w:id="0">
    <w:p w:rsidR="004A24C2" w:rsidRDefault="004A24C2" w:rsidP="00CD778B">
      <w:r>
        <w:continuationSeparator/>
      </w:r>
    </w:p>
    <w:p w:rsidR="004A24C2" w:rsidRDefault="004A24C2"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4613D3" w:rsidRDefault="004613D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24C2" w:rsidRDefault="004A24C2" w:rsidP="00CD778B">
      <w:r>
        <w:separator/>
      </w:r>
    </w:p>
    <w:p w:rsidR="004A24C2" w:rsidRDefault="004A24C2" w:rsidP="00CD778B"/>
  </w:footnote>
  <w:footnote w:type="continuationSeparator" w:id="0">
    <w:p w:rsidR="004A24C2" w:rsidRDefault="004A24C2" w:rsidP="00CD778B">
      <w:r>
        <w:continuationSeparator/>
      </w:r>
    </w:p>
    <w:p w:rsidR="004A24C2" w:rsidRDefault="004A24C2"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0" type="#_x0000_t75" style="width:11.25pt;height:11.25pt" o:bullet="t">
        <v:imagedata r:id="rId1" o:title="BD14565_"/>
      </v:shape>
    </w:pict>
  </w:numPicBullet>
  <w:numPicBullet w:numPicBulletId="1">
    <w:pict>
      <v:shape id="_x0000_i1081" type="#_x0000_t75" style="width:9pt;height:9pt" o:bullet="t">
        <v:imagedata r:id="rId2" o:title="BD14755_"/>
      </v:shape>
    </w:pict>
  </w:numPicBullet>
  <w:numPicBullet w:numPicBulletId="2">
    <w:pict>
      <v:shape id="_x0000_i1082" type="#_x0000_t75" style="width:11.25pt;height:11.25pt" o:bullet="t">
        <v:imagedata r:id="rId3" o:title="BD14752_"/>
      </v:shape>
    </w:pict>
  </w:numPicBullet>
  <w:numPicBullet w:numPicBulletId="3">
    <w:pict>
      <v:shape id="_x0000_i1083" type="#_x0000_t75" style="width:9pt;height:9pt" o:bullet="t">
        <v:imagedata r:id="rId4" o:title="BD14581_"/>
      </v:shape>
    </w:pict>
  </w:numPicBullet>
  <w:numPicBullet w:numPicBulletId="4">
    <w:pict>
      <v:shape id="_x0000_i1084" type="#_x0000_t75" style="width:24.75pt;height:32.25pt" o:bullet="t">
        <v:imagedata r:id="rId5" o:title="light"/>
      </v:shape>
    </w:pict>
  </w:numPicBullet>
  <w:numPicBullet w:numPicBulletId="5">
    <w:pict>
      <v:shape id="_x0000_i1085" type="#_x0000_t75" style="width:24.75pt;height:24.75pt" o:bullet="t">
        <v:imagedata r:id="rId6" o:title="key"/>
      </v:shape>
    </w:pict>
  </w:numPicBullet>
  <w:numPicBullet w:numPicBulletId="6">
    <w:pict>
      <v:shape id="_x0000_i1086" type="#_x0000_t75" style="width:24.75pt;height:30pt" o:bullet="t">
        <v:imagedata r:id="rId7" o:title="lock1"/>
      </v:shape>
    </w:pict>
  </w:numPicBullet>
  <w:numPicBullet w:numPicBulletId="7">
    <w:pict>
      <v:shape id="_x0000_i1087" type="#_x0000_t75" style="width:30pt;height:39pt" o:bullet="t">
        <v:imagedata r:id="rId8" o:title="ProblemBullet"/>
      </v:shape>
    </w:pict>
  </w:numPicBullet>
  <w:numPicBullet w:numPicBulletId="8">
    <w:pict>
      <v:shape id="_x0000_i1088"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295"/>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2A0E5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downloads/sdk" TargetMode="External"/><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0.jpe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58.png"/><Relationship Id="rId84" Type="http://schemas.openxmlformats.org/officeDocument/2006/relationships/hyperlink" Target="https://docs.unity3d.com/Manual/Lighting.html" TargetMode="External"/><Relationship Id="rId89" Type="http://schemas.openxmlformats.org/officeDocument/2006/relationships/image" Target="media/image68.png"/><Relationship Id="rId97" Type="http://schemas.openxmlformats.org/officeDocument/2006/relationships/hyperlink" Target="https://code.tutsplus.com/tutorials/an-introduction-to-model-view-presenter-on-android--cms-26162" TargetMode="Externa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image" Target="media/image23.png"/><Relationship Id="rId32" Type="http://schemas.openxmlformats.org/officeDocument/2006/relationships/image" Target="media/image250.png"/><Relationship Id="rId37" Type="http://schemas.openxmlformats.org/officeDocument/2006/relationships/image" Target="media/image30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5.jpeg"/><Relationship Id="rId58" Type="http://schemas.openxmlformats.org/officeDocument/2006/relationships/hyperlink" Target="https://www.slideshare.net/MarcoDAlessandro/nui-e-biometrics-in-windows-10" TargetMode="External"/><Relationship Id="rId66" Type="http://schemas.openxmlformats.org/officeDocument/2006/relationships/image" Target="media/image52.png"/><Relationship Id="rId74" Type="http://schemas.openxmlformats.org/officeDocument/2006/relationships/hyperlink" Target="http://www.clonefactor.com/wordpress/unity3d-show-room/raycast-gizmos-visualizer/" TargetMode="External"/><Relationship Id="rId79" Type="http://schemas.openxmlformats.org/officeDocument/2006/relationships/image" Target="media/image61.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4.png"/><Relationship Id="rId90" Type="http://schemas.openxmlformats.org/officeDocument/2006/relationships/image" Target="media/image69.jpeg"/><Relationship Id="rId95" Type="http://schemas.openxmlformats.org/officeDocument/2006/relationships/image" Target="media/image75.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0.png"/><Relationship Id="rId43" Type="http://schemas.openxmlformats.org/officeDocument/2006/relationships/image" Target="media/image36.jpeg"/><Relationship Id="rId48" Type="http://schemas.openxmlformats.org/officeDocument/2006/relationships/image" Target="media/image40.jpeg"/><Relationship Id="rId56" Type="http://schemas.openxmlformats.org/officeDocument/2006/relationships/hyperlink" Target="https://www.edrawsoft.com/umldiagramtemplate.php" TargetMode="External"/><Relationship Id="rId64" Type="http://schemas.openxmlformats.org/officeDocument/2006/relationships/hyperlink" Target="https://pterneas.com/2014/03/13/kinect-for-windows-version-2-body-tracking/" TargetMode="External"/><Relationship Id="rId69" Type="http://schemas.openxmlformats.org/officeDocument/2006/relationships/image" Target="media/image54.png"/><Relationship Id="rId77" Type="http://schemas.openxmlformats.org/officeDocument/2006/relationships/image" Target="media/image59.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hyperlink" Target="https://viblo.asia/p/co-ban-ve-engine-vat-ly-trong-unity-3OEqGj1PM9bL" TargetMode="External"/><Relationship Id="rId80" Type="http://schemas.openxmlformats.org/officeDocument/2006/relationships/image" Target="media/image62.png"/><Relationship Id="rId85" Type="http://schemas.openxmlformats.org/officeDocument/2006/relationships/image" Target="media/image66.png"/><Relationship Id="rId93" Type="http://schemas.openxmlformats.org/officeDocument/2006/relationships/image" Target="media/image73.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vui/auth/login" TargetMode="External"/><Relationship Id="rId33" Type="http://schemas.openxmlformats.org/officeDocument/2006/relationships/image" Target="media/image260.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48.jpeg"/><Relationship Id="rId67" Type="http://schemas.openxmlformats.org/officeDocument/2006/relationships/image" Target="media/image53.png"/><Relationship Id="rId20" Type="http://schemas.openxmlformats.org/officeDocument/2006/relationships/image" Target="media/image20.pn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hyperlink" Target="https://brekel.com/kinect-2-details-specifications-observations/" TargetMode="External"/><Relationship Id="rId70" Type="http://schemas.openxmlformats.org/officeDocument/2006/relationships/hyperlink" Target="https://docs.unity3d.com/Manual/Materials.html"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2.jpeg"/><Relationship Id="rId91" Type="http://schemas.openxmlformats.org/officeDocument/2006/relationships/image" Target="media/image70.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hyperlink" Target="https://developer.vuforia.com/vui/auth/register" TargetMode="External"/><Relationship Id="rId28" Type="http://schemas.openxmlformats.org/officeDocument/2006/relationships/image" Target="media/image25.png"/><Relationship Id="rId36" Type="http://schemas.openxmlformats.org/officeDocument/2006/relationships/image" Target="media/image290.png"/><Relationship Id="rId49" Type="http://schemas.openxmlformats.org/officeDocument/2006/relationships/image" Target="media/image41.jpeg"/><Relationship Id="rId57" Type="http://schemas.openxmlformats.org/officeDocument/2006/relationships/image" Target="media/image44.png"/><Relationship Id="rId10" Type="http://schemas.openxmlformats.org/officeDocument/2006/relationships/image" Target="media/image10.png"/><Relationship Id="rId31" Type="http://schemas.openxmlformats.org/officeDocument/2006/relationships/image" Target="media/image28.pn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hyperlink" Target="https://www.mindtreatstudios.com/the-art-of-speech/" TargetMode="External"/><Relationship Id="rId65" Type="http://schemas.openxmlformats.org/officeDocument/2006/relationships/image" Target="media/image51.jpeg"/><Relationship Id="rId73" Type="http://schemas.openxmlformats.org/officeDocument/2006/relationships/image" Target="media/image56.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4.png"/><Relationship Id="rId99" Type="http://schemas.openxmlformats.org/officeDocument/2006/relationships/hyperlink" Target="https://code.tutsplus.com/tutorials/an-introduction-to-model-view-presenter-on-android--cms-26162"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2.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6983ECC2-7303-4401-9C86-F3FACC065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19280</Words>
  <Characters>10989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92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5T12:2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